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F6A2C1D" w14:textId="511A299E" w:rsidR="0095192E" w:rsidRDefault="00852620">
      <w:r>
        <w:t xml:space="preserve">The tremor first found in Non-volcanic setting is from Japan </w:t>
      </w:r>
      <w:r>
        <w:fldChar w:fldCharType="begin" w:fldLock="1"/>
      </w:r>
      <w:r>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New York, N.Y.)", "id" : "ITEM-1", "issue" : "5573", "issued" : { "date-parts" : [ [ "2002"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 "properties" : { "noteIndex" : 0 }, "schema" : "https://github.com/citation-style-language/schema/raw/master/csl-citation.json" }</w:instrText>
      </w:r>
      <w:r>
        <w:fldChar w:fldCharType="separate"/>
      </w:r>
      <w:r w:rsidRPr="00852620">
        <w:rPr>
          <w:noProof/>
        </w:rPr>
        <w:t>[</w:t>
      </w:r>
      <w:r w:rsidRPr="00852620">
        <w:rPr>
          <w:i/>
          <w:noProof/>
        </w:rPr>
        <w:t>Obara</w:t>
      </w:r>
      <w:r w:rsidRPr="00852620">
        <w:rPr>
          <w:noProof/>
        </w:rPr>
        <w:t>, 2002]</w:t>
      </w:r>
      <w:r>
        <w:fldChar w:fldCharType="end"/>
      </w:r>
      <w:r>
        <w:t xml:space="preserve">, it shows </w:t>
      </w:r>
      <w:r w:rsidR="007D1FDA">
        <w:t xml:space="preserve">the tremor in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figure shows the location of the tremor, but we can see two gaps where there’s no tremors. </w:t>
      </w:r>
    </w:p>
    <w:p w14:paraId="2E4FEFC9" w14:textId="4F2C3065" w:rsidR="00E049C5" w:rsidRDefault="00E049C5">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5E9C5602" w:rsidR="00D43D3F" w:rsidRDefault="00AC01B6">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p>
    <w:p w14:paraId="186E5FD9" w14:textId="77777777" w:rsidR="00D15DAE" w:rsidRDefault="00D15DAE"/>
    <w:p w14:paraId="5D5FCA5E" w14:textId="77777777" w:rsidR="00D15DAE" w:rsidRDefault="00D15DAE">
      <w:bookmarkStart w:id="0" w:name="_GoBack"/>
      <w:bookmarkEnd w:id="0"/>
    </w:p>
    <w:p w14:paraId="7650287D" w14:textId="77777777" w:rsidR="00933795" w:rsidRDefault="00933795"/>
    <w:p w14:paraId="7C2E4C27" w14:textId="77777777" w:rsidR="00933795" w:rsidRDefault="00933795"/>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6D63E7"/>
    <w:rsid w:val="007D1FDA"/>
    <w:rsid w:val="00852620"/>
    <w:rsid w:val="00927E9F"/>
    <w:rsid w:val="00933795"/>
    <w:rsid w:val="0095192E"/>
    <w:rsid w:val="00AC01B6"/>
    <w:rsid w:val="00D15DAE"/>
    <w:rsid w:val="00D43D3F"/>
    <w:rsid w:val="00E049C5"/>
    <w:rsid w:val="00EA6D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TotalTime>
  <Pages>1</Pages>
  <Words>528</Words>
  <Characters>3015</Characters>
  <Application>Microsoft Macintosh Word</Application>
  <DocSecurity>0</DocSecurity>
  <Lines>25</Lines>
  <Paragraphs>7</Paragraphs>
  <ScaleCrop>false</ScaleCrop>
  <Company>UC Berkeley</Company>
  <LinksUpToDate>false</LinksUpToDate>
  <CharactersWithSpaces>35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0</cp:revision>
  <dcterms:created xsi:type="dcterms:W3CDTF">2016-05-22T23:57:00Z</dcterms:created>
  <dcterms:modified xsi:type="dcterms:W3CDTF">2016-05-23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